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77777777" w:rsidR="00653148" w:rsidRDefault="00653148">
      <w:pPr>
        <w:rPr>
          <w:rFonts w:ascii="Arial" w:hAnsi="Arial" w:cs="Arial"/>
          <w:sz w:val="20"/>
          <w:szCs w:val="20"/>
        </w:rPr>
      </w:pPr>
    </w:p>
    <w:p w14:paraId="0FD07680" w14:textId="77777777" w:rsidR="00040606" w:rsidRDefault="00040606">
      <w:pPr>
        <w:rPr>
          <w:rFonts w:ascii="Arial" w:hAnsi="Arial" w:cs="Arial"/>
          <w:sz w:val="20"/>
          <w:szCs w:val="20"/>
        </w:rPr>
      </w:pPr>
    </w:p>
    <w:p w14:paraId="227FB0BE" w14:textId="5424D5E2" w:rsidR="0037551B" w:rsidRDefault="0037551B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T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0A7CCBEE" w:rsidR="000069A6" w:rsidRPr="006A3FAB" w:rsidRDefault="00CA10BC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b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</m:t>
          </m:r>
          <m:r>
            <w:rPr>
              <w:rFonts w:ascii="Cambria Math" w:hAnsi="Cambria Math" w:cs="Arial"/>
              <w:sz w:val="20"/>
              <w:szCs w:val="20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C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b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4B50F31C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This system can be no</w:t>
      </w:r>
      <w:r w:rsidR="009E0A02">
        <w:rPr>
          <w:rFonts w:ascii="Arial" w:eastAsiaTheme="minorEastAsia" w:hAnsi="Arial" w:cs="Arial"/>
          <w:sz w:val="20"/>
          <w:szCs w:val="20"/>
        </w:rPr>
        <w:t xml:space="preserve">ndimensionalized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</m:t>
        </m:r>
        <m:r>
          <w:rPr>
            <w:rFonts w:ascii="Cambria Math" w:eastAsiaTheme="minorEastAsia" w:hAnsi="Cambria Math" w:cs="Arial"/>
            <w:sz w:val="20"/>
            <w:szCs w:val="20"/>
          </w:rPr>
          <m:t>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f>
              <m:f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fPr>
              <m:num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βb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 w:cs="Arial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D</m:t>
                    </m:r>
                  </m:e>
                  <m:sub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w</m:t>
                    </m:r>
                  </m:sub>
                </m:sSub>
              </m:den>
            </m:f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66BD933A" w:rsidR="0054461E" w:rsidRPr="00361D9F" w:rsidRDefault="0054461E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 </m:t>
          </m:r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69514D0A" w:rsidR="00A22C7B" w:rsidRP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the derivate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</w:p>
    <w:p w14:paraId="3DF3BD91" w14:textId="77777777" w:rsidR="00D47C83" w:rsidRDefault="00D47C83">
      <w:pPr>
        <w:rPr>
          <w:rFonts w:ascii="Arial" w:eastAsiaTheme="minorEastAsia" w:hAnsi="Arial" w:cs="Arial"/>
          <w:sz w:val="20"/>
          <w:szCs w:val="20"/>
        </w:rPr>
      </w:pPr>
    </w:p>
    <w:p w14:paraId="56096D4A" w14:textId="77777777" w:rsidR="00A22C7B" w:rsidRPr="00EC6749" w:rsidRDefault="00A22C7B">
      <w:pPr>
        <w:rPr>
          <w:rFonts w:ascii="Arial" w:eastAsiaTheme="minorEastAsia" w:hAnsi="Arial" w:cs="Arial"/>
          <w:sz w:val="20"/>
          <w:szCs w:val="20"/>
        </w:rPr>
      </w:pPr>
    </w:p>
    <w:p w14:paraId="022EFDF6" w14:textId="77777777" w:rsidR="000069A6" w:rsidRPr="000069A6" w:rsidRDefault="000069A6">
      <w:pPr>
        <w:rPr>
          <w:rFonts w:ascii="Arial" w:eastAsiaTheme="minorEastAsia" w:hAnsi="Arial" w:cs="Arial"/>
          <w:sz w:val="20"/>
          <w:szCs w:val="20"/>
        </w:rPr>
      </w:pP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534BFB69" w14:textId="7DEDC97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79957051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tMyk8L0Rpc3BsYXlUZXh0Pjxy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</w:fldData>
        </w:fldChar>
      </w:r>
      <w:r w:rsidR="004B62D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4B62D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tMyk8L0Rpc3BsYXlUZXh0Pjxy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</w:fldData>
        </w:fldChar>
      </w:r>
      <w:r w:rsidR="004B62D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4B62D8">
        <w:rPr>
          <w:rFonts w:ascii="Arial" w:eastAsiaTheme="minorEastAsia" w:hAnsi="Arial" w:cs="Arial"/>
          <w:sz w:val="20"/>
          <w:szCs w:val="20"/>
        </w:rPr>
      </w:r>
      <w:r w:rsidR="004B62D8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4B62D8">
        <w:rPr>
          <w:rFonts w:ascii="Arial" w:eastAsiaTheme="minorEastAsia" w:hAnsi="Arial" w:cs="Arial"/>
          <w:noProof/>
          <w:sz w:val="20"/>
          <w:szCs w:val="20"/>
        </w:rPr>
        <w:t>(1-3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29C1CF05" w14:textId="77777777" w:rsidR="004B62D8" w:rsidRPr="004B62D8" w:rsidRDefault="00000E27" w:rsidP="004B62D8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4B62D8" w:rsidRPr="004B62D8">
        <w:rPr>
          <w:noProof/>
        </w:rPr>
        <w:t>1.</w:t>
      </w:r>
      <w:r w:rsidR="004B62D8" w:rsidRPr="004B62D8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0D95AFE6" w14:textId="77777777" w:rsidR="004B62D8" w:rsidRPr="004B62D8" w:rsidRDefault="004B62D8" w:rsidP="004B62D8">
      <w:pPr>
        <w:pStyle w:val="EndNoteBibliography"/>
        <w:ind w:left="720" w:hanging="720"/>
        <w:rPr>
          <w:noProof/>
        </w:rPr>
      </w:pPr>
      <w:r w:rsidRPr="004B62D8">
        <w:rPr>
          <w:noProof/>
        </w:rPr>
        <w:t>2.</w:t>
      </w:r>
      <w:r w:rsidRPr="004B62D8">
        <w:rPr>
          <w:noProof/>
        </w:rPr>
        <w:tab/>
        <w:t xml:space="preserve">S. Trofimchuk, V. Volpert, Traveling waves in delayed reaction-diffusion equations in biology. </w:t>
      </w:r>
      <w:r w:rsidRPr="004B62D8">
        <w:rPr>
          <w:i/>
          <w:noProof/>
        </w:rPr>
        <w:t>Mathematical Biosciences and Engineering</w:t>
      </w:r>
      <w:r w:rsidRPr="004B62D8">
        <w:rPr>
          <w:noProof/>
        </w:rPr>
        <w:t xml:space="preserve"> </w:t>
      </w:r>
      <w:r w:rsidRPr="004B62D8">
        <w:rPr>
          <w:b/>
          <w:noProof/>
        </w:rPr>
        <w:t>17</w:t>
      </w:r>
      <w:r w:rsidRPr="004B62D8">
        <w:rPr>
          <w:noProof/>
        </w:rPr>
        <w:t>, 6487-6514 (2020).</w:t>
      </w:r>
    </w:p>
    <w:p w14:paraId="3AE15858" w14:textId="77777777" w:rsidR="004B62D8" w:rsidRPr="004B62D8" w:rsidRDefault="004B62D8" w:rsidP="004B62D8">
      <w:pPr>
        <w:pStyle w:val="EndNoteBibliography"/>
        <w:ind w:left="720" w:hanging="720"/>
        <w:rPr>
          <w:noProof/>
        </w:rPr>
      </w:pPr>
      <w:r w:rsidRPr="004B62D8">
        <w:rPr>
          <w:noProof/>
        </w:rPr>
        <w:t>3.</w:t>
      </w:r>
      <w:r w:rsidRPr="004B62D8">
        <w:rPr>
          <w:noProof/>
        </w:rPr>
        <w:tab/>
        <w:t xml:space="preserve">A. V. Narla, J. Cremer, T. Hwa, A traveling-wave solution for bacterial chemotaxis with growth. </w:t>
      </w:r>
      <w:r w:rsidRPr="004B62D8">
        <w:rPr>
          <w:i/>
          <w:noProof/>
        </w:rPr>
        <w:t>Proceedings of the National Academy of Sciences</w:t>
      </w:r>
      <w:r w:rsidRPr="004B62D8">
        <w:rPr>
          <w:noProof/>
        </w:rPr>
        <w:t xml:space="preserve"> </w:t>
      </w:r>
      <w:r w:rsidRPr="004B62D8">
        <w:rPr>
          <w:b/>
          <w:noProof/>
        </w:rPr>
        <w:t>118</w:t>
      </w:r>
      <w:r w:rsidRPr="004B62D8">
        <w:rPr>
          <w:noProof/>
        </w:rPr>
        <w:t>, e2105138118 (2021).</w:t>
      </w:r>
    </w:p>
    <w:p w14:paraId="7746350D" w14:textId="4289C898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22&lt;/item&gt;&lt;item&gt;130&lt;/item&gt;&lt;item&gt;132&lt;/item&gt;&lt;/record-ids&gt;&lt;/item&gt;&lt;/Libraries&gt;"/>
  </w:docVars>
  <w:rsids>
    <w:rsidRoot w:val="00A5347D"/>
    <w:rsid w:val="00000CB1"/>
    <w:rsid w:val="00000E27"/>
    <w:rsid w:val="000069A6"/>
    <w:rsid w:val="000149CB"/>
    <w:rsid w:val="00040606"/>
    <w:rsid w:val="0005332A"/>
    <w:rsid w:val="00054DB9"/>
    <w:rsid w:val="000C5C3B"/>
    <w:rsid w:val="00105BCD"/>
    <w:rsid w:val="00145D3E"/>
    <w:rsid w:val="00177831"/>
    <w:rsid w:val="001C45EC"/>
    <w:rsid w:val="001E782C"/>
    <w:rsid w:val="00203A85"/>
    <w:rsid w:val="0024138A"/>
    <w:rsid w:val="00255054"/>
    <w:rsid w:val="002A55E9"/>
    <w:rsid w:val="002B046A"/>
    <w:rsid w:val="00361D9F"/>
    <w:rsid w:val="0037551B"/>
    <w:rsid w:val="003E6587"/>
    <w:rsid w:val="003F6784"/>
    <w:rsid w:val="00421878"/>
    <w:rsid w:val="00465038"/>
    <w:rsid w:val="004B62D8"/>
    <w:rsid w:val="004D286F"/>
    <w:rsid w:val="0054461E"/>
    <w:rsid w:val="0060676F"/>
    <w:rsid w:val="00624CDA"/>
    <w:rsid w:val="0062572B"/>
    <w:rsid w:val="00653148"/>
    <w:rsid w:val="00683AAC"/>
    <w:rsid w:val="006A3FAB"/>
    <w:rsid w:val="006B7BB9"/>
    <w:rsid w:val="006C60B8"/>
    <w:rsid w:val="0070319C"/>
    <w:rsid w:val="00741C52"/>
    <w:rsid w:val="007439B1"/>
    <w:rsid w:val="00795EE1"/>
    <w:rsid w:val="007A522F"/>
    <w:rsid w:val="007A7282"/>
    <w:rsid w:val="007F14AB"/>
    <w:rsid w:val="00803B5A"/>
    <w:rsid w:val="008209B0"/>
    <w:rsid w:val="0088704D"/>
    <w:rsid w:val="008A0E65"/>
    <w:rsid w:val="008A6274"/>
    <w:rsid w:val="008C1A39"/>
    <w:rsid w:val="00926A87"/>
    <w:rsid w:val="009A5FAC"/>
    <w:rsid w:val="009B2B7B"/>
    <w:rsid w:val="009C3093"/>
    <w:rsid w:val="009E0A02"/>
    <w:rsid w:val="00A22C7B"/>
    <w:rsid w:val="00A513C0"/>
    <w:rsid w:val="00A5347D"/>
    <w:rsid w:val="00A56222"/>
    <w:rsid w:val="00A81FFA"/>
    <w:rsid w:val="00A84B41"/>
    <w:rsid w:val="00AA7BBF"/>
    <w:rsid w:val="00B75F8A"/>
    <w:rsid w:val="00B80CBC"/>
    <w:rsid w:val="00BA1E7A"/>
    <w:rsid w:val="00BE66C9"/>
    <w:rsid w:val="00C43174"/>
    <w:rsid w:val="00CA10BC"/>
    <w:rsid w:val="00CE0C2E"/>
    <w:rsid w:val="00CE61CA"/>
    <w:rsid w:val="00D13BAE"/>
    <w:rsid w:val="00D3080E"/>
    <w:rsid w:val="00D47C83"/>
    <w:rsid w:val="00D629D9"/>
    <w:rsid w:val="00E4683A"/>
    <w:rsid w:val="00E77BF0"/>
    <w:rsid w:val="00EC3093"/>
    <w:rsid w:val="00EC6749"/>
    <w:rsid w:val="00ED74EB"/>
    <w:rsid w:val="00F05B1F"/>
    <w:rsid w:val="00F164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7</TotalTime>
  <Pages>2</Pages>
  <Words>254</Words>
  <Characters>1449</Characters>
  <Application>Microsoft Office Word</Application>
  <DocSecurity>0</DocSecurity>
  <Lines>12</Lines>
  <Paragraphs>3</Paragraphs>
  <ScaleCrop>false</ScaleCrop>
  <Company/>
  <LinksUpToDate>false</LinksUpToDate>
  <CharactersWithSpaces>17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43</cp:revision>
  <dcterms:created xsi:type="dcterms:W3CDTF">2022-10-27T16:45:00Z</dcterms:created>
  <dcterms:modified xsi:type="dcterms:W3CDTF">2022-11-09T01:55:00Z</dcterms:modified>
</cp:coreProperties>
</file>